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2045CA" w14:textId="398B5C46" w:rsidR="005B734B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[</w:t>
      </w:r>
      <w:r w:rsidR="00D43921">
        <w:rPr>
          <w:rFonts w:ascii="Times New Roman" w:hAnsi="Times New Roman" w:cs="Times New Roman"/>
          <w:sz w:val="24"/>
          <w:szCs w:val="24"/>
        </w:rPr>
        <w:t>Writer’s Name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1E2214CD" w14:textId="002AB23E"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D43921">
        <w:rPr>
          <w:rFonts w:ascii="Times New Roman" w:hAnsi="Times New Roman" w:cs="Times New Roman"/>
          <w:sz w:val="24"/>
          <w:szCs w:val="24"/>
        </w:rPr>
        <w:t>Instructor’s Name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1C84BBB7" w14:textId="499A06E0"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D43921">
        <w:rPr>
          <w:rFonts w:ascii="Times New Roman" w:hAnsi="Times New Roman" w:cs="Times New Roman"/>
          <w:sz w:val="24"/>
          <w:szCs w:val="24"/>
        </w:rPr>
        <w:t>Course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2B221AA6" w14:textId="3506917F"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Date</w:t>
      </w:r>
      <w:r w:rsidR="00D43921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56650A80" w14:textId="77777777" w:rsidR="00923802" w:rsidRPr="00D5779E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F5BDB98" w14:textId="137E4DA9" w:rsidR="00D43921" w:rsidRDefault="006F175C" w:rsidP="00D4392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alytical Essay</w:t>
      </w:r>
    </w:p>
    <w:p w14:paraId="0BA3837E" w14:textId="0BD2994B" w:rsidR="003D5E83" w:rsidRDefault="00D43921" w:rsidP="003D5E8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27DF7">
        <w:rPr>
          <w:rFonts w:ascii="Times New Roman" w:hAnsi="Times New Roman" w:cs="Times New Roman"/>
          <w:sz w:val="24"/>
          <w:szCs w:val="24"/>
        </w:rPr>
        <w:t>Lee Bul’s exhibition “City of Sun” presented Bul’s work.</w:t>
      </w:r>
      <w:r w:rsidR="00132B78">
        <w:rPr>
          <w:rFonts w:ascii="Times New Roman" w:hAnsi="Times New Roman" w:cs="Times New Roman"/>
          <w:sz w:val="24"/>
          <w:szCs w:val="24"/>
        </w:rPr>
        <w:t xml:space="preserve"> The Bul’s work I witnessed during the trip presented her painting and sculptures from the p</w:t>
      </w:r>
      <w:r w:rsidR="00BE3B27">
        <w:rPr>
          <w:rFonts w:ascii="Times New Roman" w:hAnsi="Times New Roman" w:cs="Times New Roman"/>
          <w:sz w:val="24"/>
          <w:szCs w:val="24"/>
        </w:rPr>
        <w:t>a</w:t>
      </w:r>
      <w:r w:rsidR="00132B78">
        <w:rPr>
          <w:rFonts w:ascii="Times New Roman" w:hAnsi="Times New Roman" w:cs="Times New Roman"/>
          <w:sz w:val="24"/>
          <w:szCs w:val="24"/>
        </w:rPr>
        <w:t>st nine years.</w:t>
      </w:r>
      <w:r w:rsidR="00BE3B27">
        <w:rPr>
          <w:rFonts w:ascii="Times New Roman" w:hAnsi="Times New Roman" w:cs="Times New Roman"/>
          <w:sz w:val="24"/>
          <w:szCs w:val="24"/>
        </w:rPr>
        <w:t xml:space="preserve"> In this particular exhibition whole of Lee’s work represented edifying and historical events.</w:t>
      </w:r>
      <w:r w:rsidR="007D710D">
        <w:rPr>
          <w:rFonts w:ascii="Times New Roman" w:hAnsi="Times New Roman" w:cs="Times New Roman"/>
          <w:sz w:val="24"/>
          <w:szCs w:val="24"/>
        </w:rPr>
        <w:t xml:space="preserve"> The whole theme of Lee’s work </w:t>
      </w:r>
      <w:r w:rsidR="00B14599">
        <w:rPr>
          <w:rFonts w:ascii="Times New Roman" w:hAnsi="Times New Roman" w:cs="Times New Roman"/>
          <w:sz w:val="24"/>
          <w:szCs w:val="24"/>
        </w:rPr>
        <w:t>presented</w:t>
      </w:r>
      <w:r w:rsidR="007D710D">
        <w:rPr>
          <w:rFonts w:ascii="Times New Roman" w:hAnsi="Times New Roman" w:cs="Times New Roman"/>
          <w:sz w:val="24"/>
          <w:szCs w:val="24"/>
        </w:rPr>
        <w:t xml:space="preserve"> by SCAD Museum spun around the theme of perfection and the failures experienced by the mankind owing to its cultural exertions.</w:t>
      </w:r>
      <w:r w:rsidR="00E13964">
        <w:rPr>
          <w:rFonts w:ascii="Times New Roman" w:hAnsi="Times New Roman" w:cs="Times New Roman"/>
          <w:sz w:val="24"/>
          <w:szCs w:val="24"/>
        </w:rPr>
        <w:t xml:space="preserve"> </w:t>
      </w:r>
      <w:r w:rsidR="005E0390">
        <w:rPr>
          <w:rFonts w:ascii="Times New Roman" w:hAnsi="Times New Roman" w:cs="Times New Roman"/>
          <w:sz w:val="24"/>
          <w:szCs w:val="24"/>
        </w:rPr>
        <w:t>I believe that Lee’s personal experience of modernization of 20</w:t>
      </w:r>
      <w:r w:rsidR="005E0390" w:rsidRPr="005E0390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5E0390">
        <w:rPr>
          <w:rFonts w:ascii="Times New Roman" w:hAnsi="Times New Roman" w:cs="Times New Roman"/>
          <w:sz w:val="24"/>
          <w:szCs w:val="24"/>
        </w:rPr>
        <w:t xml:space="preserve"> century was well presented in the exhibition through her artwork.</w:t>
      </w:r>
      <w:r w:rsidR="00476C0A">
        <w:rPr>
          <w:rFonts w:ascii="Times New Roman" w:hAnsi="Times New Roman" w:cs="Times New Roman"/>
          <w:sz w:val="24"/>
          <w:szCs w:val="24"/>
        </w:rPr>
        <w:t xml:space="preserve"> </w:t>
      </w:r>
      <w:r w:rsidR="0057245F">
        <w:rPr>
          <w:rFonts w:ascii="Times New Roman" w:hAnsi="Times New Roman" w:cs="Times New Roman"/>
          <w:sz w:val="24"/>
          <w:szCs w:val="24"/>
        </w:rPr>
        <w:t>H</w:t>
      </w:r>
      <w:r w:rsidR="00476C0A">
        <w:rPr>
          <w:rFonts w:ascii="Times New Roman" w:hAnsi="Times New Roman" w:cs="Times New Roman"/>
          <w:sz w:val="24"/>
          <w:szCs w:val="24"/>
        </w:rPr>
        <w:t xml:space="preserve">er sculptures represented the relationship between technology and humans. In </w:t>
      </w:r>
      <w:r w:rsidR="00121C9A">
        <w:rPr>
          <w:rFonts w:ascii="Times New Roman" w:hAnsi="Times New Roman" w:cs="Times New Roman"/>
          <w:sz w:val="24"/>
          <w:szCs w:val="24"/>
        </w:rPr>
        <w:t xml:space="preserve">one of </w:t>
      </w:r>
      <w:r w:rsidR="00476C0A">
        <w:rPr>
          <w:rFonts w:ascii="Times New Roman" w:hAnsi="Times New Roman" w:cs="Times New Roman"/>
          <w:sz w:val="24"/>
          <w:szCs w:val="24"/>
        </w:rPr>
        <w:t>her sculpture</w:t>
      </w:r>
      <w:r w:rsidR="0057245F">
        <w:rPr>
          <w:rFonts w:ascii="Times New Roman" w:hAnsi="Times New Roman" w:cs="Times New Roman"/>
          <w:sz w:val="24"/>
          <w:szCs w:val="24"/>
        </w:rPr>
        <w:t>s</w:t>
      </w:r>
      <w:r w:rsidR="00476C0A">
        <w:rPr>
          <w:rFonts w:ascii="Times New Roman" w:hAnsi="Times New Roman" w:cs="Times New Roman"/>
          <w:sz w:val="24"/>
          <w:szCs w:val="24"/>
        </w:rPr>
        <w:t xml:space="preserve"> she used armature made up of steel, mirrored tiles, polyurethane sheets and acrylic paints.</w:t>
      </w:r>
      <w:r w:rsidR="00960634">
        <w:rPr>
          <w:rFonts w:ascii="Times New Roman" w:hAnsi="Times New Roman" w:cs="Times New Roman"/>
          <w:sz w:val="24"/>
          <w:szCs w:val="24"/>
        </w:rPr>
        <w:t xml:space="preserve"> I think, this metal sculpture </w:t>
      </w:r>
      <w:r w:rsidR="00B14599">
        <w:rPr>
          <w:rFonts w:ascii="Times New Roman" w:hAnsi="Times New Roman" w:cs="Times New Roman"/>
          <w:sz w:val="24"/>
          <w:szCs w:val="24"/>
        </w:rPr>
        <w:t>represents</w:t>
      </w:r>
      <w:r w:rsidR="00960634">
        <w:rPr>
          <w:rFonts w:ascii="Times New Roman" w:hAnsi="Times New Roman" w:cs="Times New Roman"/>
          <w:sz w:val="24"/>
          <w:szCs w:val="24"/>
        </w:rPr>
        <w:t xml:space="preserve"> the human attempts to the development of the architecture.</w:t>
      </w:r>
      <w:r w:rsidR="003D5E83">
        <w:rPr>
          <w:rFonts w:ascii="Times New Roman" w:hAnsi="Times New Roman" w:cs="Times New Roman"/>
          <w:sz w:val="24"/>
          <w:szCs w:val="24"/>
        </w:rPr>
        <w:t xml:space="preserve"> The picture of the sculpture is as follows.</w:t>
      </w:r>
    </w:p>
    <w:p w14:paraId="5BD436DB" w14:textId="08F19E48" w:rsidR="003D5E83" w:rsidRDefault="003D5E83" w:rsidP="003D5E83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AF32BB0" wp14:editId="1050DB16">
            <wp:extent cx="2990850" cy="185723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pture1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5038" cy="1878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51E7FB" w14:textId="4A68A527" w:rsidR="003D5E83" w:rsidRDefault="003D5E83" w:rsidP="003D5E83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e Bul, Untitled Sculpture, 2014.</w:t>
      </w:r>
    </w:p>
    <w:p w14:paraId="3ED778A3" w14:textId="77777777" w:rsidR="003D5E83" w:rsidRDefault="003D5E83" w:rsidP="003D5E8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B1F7505" w14:textId="74D0B9BF" w:rsidR="005E0390" w:rsidRDefault="000711A2" w:rsidP="003D5E8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By looking at Lee’s art, I am of the view that she is inspired of utopian </w:t>
      </w:r>
      <w:r w:rsidR="00B14599">
        <w:rPr>
          <w:rFonts w:ascii="Times New Roman" w:hAnsi="Times New Roman" w:cs="Times New Roman"/>
          <w:sz w:val="24"/>
          <w:szCs w:val="24"/>
        </w:rPr>
        <w:t>principles</w:t>
      </w:r>
      <w:r>
        <w:rPr>
          <w:rFonts w:ascii="Times New Roman" w:hAnsi="Times New Roman" w:cs="Times New Roman"/>
          <w:sz w:val="24"/>
          <w:szCs w:val="24"/>
        </w:rPr>
        <w:t xml:space="preserve"> of architects. Albeit, through her sculptures she has exposed the failures of society concerning the efforts made to achieve the ideal</w:t>
      </w:r>
      <w:r w:rsidR="00D5273C">
        <w:rPr>
          <w:rFonts w:ascii="Times New Roman" w:hAnsi="Times New Roman" w:cs="Times New Roman"/>
          <w:sz w:val="24"/>
          <w:szCs w:val="24"/>
        </w:rPr>
        <w:t xml:space="preserve"> of architectur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F6C345" w14:textId="0672CE60" w:rsidR="0057245F" w:rsidRDefault="0057245F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396E07">
        <w:rPr>
          <w:rFonts w:ascii="Times New Roman" w:hAnsi="Times New Roman" w:cs="Times New Roman"/>
          <w:sz w:val="24"/>
          <w:szCs w:val="24"/>
        </w:rPr>
        <w:t>Most of the Lee’s work I witnessed in the exhibition represented abstract 3-D design and she simplified the human qualities through her work.</w:t>
      </w:r>
      <w:r w:rsidR="00B9361E">
        <w:rPr>
          <w:rFonts w:ascii="Times New Roman" w:hAnsi="Times New Roman" w:cs="Times New Roman"/>
          <w:sz w:val="24"/>
          <w:szCs w:val="24"/>
        </w:rPr>
        <w:t xml:space="preserve"> I witnessed an asymmetrical balance</w:t>
      </w:r>
      <w:r w:rsidR="00E01EE3">
        <w:rPr>
          <w:rFonts w:ascii="Times New Roman" w:hAnsi="Times New Roman" w:cs="Times New Roman"/>
          <w:sz w:val="24"/>
          <w:szCs w:val="24"/>
        </w:rPr>
        <w:t xml:space="preserve">, harmony </w:t>
      </w:r>
      <w:r w:rsidR="0038352D">
        <w:rPr>
          <w:rFonts w:ascii="Times New Roman" w:hAnsi="Times New Roman" w:cs="Times New Roman"/>
          <w:sz w:val="24"/>
          <w:szCs w:val="24"/>
        </w:rPr>
        <w:t>and continuity</w:t>
      </w:r>
      <w:r w:rsidR="00B9361E">
        <w:rPr>
          <w:rFonts w:ascii="Times New Roman" w:hAnsi="Times New Roman" w:cs="Times New Roman"/>
          <w:sz w:val="24"/>
          <w:szCs w:val="24"/>
        </w:rPr>
        <w:t xml:space="preserve"> in her work</w:t>
      </w:r>
      <w:r w:rsidR="0038352D">
        <w:rPr>
          <w:rFonts w:ascii="Times New Roman" w:hAnsi="Times New Roman" w:cs="Times New Roman"/>
          <w:sz w:val="24"/>
          <w:szCs w:val="24"/>
        </w:rPr>
        <w:t>.</w:t>
      </w:r>
      <w:r w:rsidR="00AE2D95">
        <w:rPr>
          <w:rFonts w:ascii="Times New Roman" w:hAnsi="Times New Roman" w:cs="Times New Roman"/>
          <w:sz w:val="24"/>
          <w:szCs w:val="24"/>
        </w:rPr>
        <w:t xml:space="preserve"> </w:t>
      </w:r>
      <w:r w:rsidR="00121C9A">
        <w:rPr>
          <w:rFonts w:ascii="Times New Roman" w:hAnsi="Times New Roman" w:cs="Times New Roman"/>
          <w:sz w:val="24"/>
          <w:szCs w:val="24"/>
        </w:rPr>
        <w:t xml:space="preserve">The metal sculpture which caught my eye had so many voids </w:t>
      </w:r>
      <w:r w:rsidR="00813AED">
        <w:rPr>
          <w:rFonts w:ascii="Times New Roman" w:hAnsi="Times New Roman" w:cs="Times New Roman"/>
          <w:sz w:val="24"/>
          <w:szCs w:val="24"/>
        </w:rPr>
        <w:t>and was casted</w:t>
      </w:r>
      <w:r w:rsidR="003D5E83">
        <w:rPr>
          <w:rFonts w:ascii="Times New Roman" w:hAnsi="Times New Roman" w:cs="Times New Roman"/>
          <w:sz w:val="24"/>
          <w:szCs w:val="24"/>
        </w:rPr>
        <w:t xml:space="preserve"> </w:t>
      </w:r>
      <w:r w:rsidR="003D5E83">
        <w:rPr>
          <w:rFonts w:ascii="Times New Roman" w:hAnsi="Times New Roman" w:cs="Times New Roman"/>
          <w:sz w:val="24"/>
          <w:szCs w:val="24"/>
        </w:rPr>
        <w:fldChar w:fldCharType="begin"/>
      </w:r>
      <w:r w:rsidR="003D5E8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nR00RRx","properties":{"formattedCitation":"(Slobodkin)","plainCitation":"(Slobodkin)","noteIndex":0},"citationItems":[{"id":536,"uris":["http://zotero.org/users/local/jsvqEXt1/items/JF93NSLW"],"uri":["http://zotero.org/users/local/jsvqEXt1/items/JF93NSLW"],"itemData":{"id":536,"type":"book","title":"Sculpture: Principles and practice","publisher":"Courier Corporation","source":"Google Scholar","title-short":"Sculpture","author":[{"family":"Slobodkin","given":"Louis"}],"issued":{"date-parts":[["1973"]]}}}],"schema":"https://github.com/citation-style-language/schema/raw/master/csl-citation.json"} </w:instrText>
      </w:r>
      <w:r w:rsidR="003D5E83">
        <w:rPr>
          <w:rFonts w:ascii="Times New Roman" w:hAnsi="Times New Roman" w:cs="Times New Roman"/>
          <w:sz w:val="24"/>
          <w:szCs w:val="24"/>
        </w:rPr>
        <w:fldChar w:fldCharType="separate"/>
      </w:r>
      <w:r w:rsidR="003D5E83" w:rsidRPr="003D5E83">
        <w:rPr>
          <w:rFonts w:ascii="Times New Roman" w:hAnsi="Times New Roman" w:cs="Times New Roman"/>
          <w:sz w:val="24"/>
        </w:rPr>
        <w:t>(Slobodkin)</w:t>
      </w:r>
      <w:r w:rsidR="003D5E83">
        <w:rPr>
          <w:rFonts w:ascii="Times New Roman" w:hAnsi="Times New Roman" w:cs="Times New Roman"/>
          <w:sz w:val="24"/>
          <w:szCs w:val="24"/>
        </w:rPr>
        <w:fldChar w:fldCharType="end"/>
      </w:r>
      <w:r w:rsidR="00813AED">
        <w:rPr>
          <w:rFonts w:ascii="Times New Roman" w:hAnsi="Times New Roman" w:cs="Times New Roman"/>
          <w:sz w:val="24"/>
          <w:szCs w:val="24"/>
        </w:rPr>
        <w:t>.</w:t>
      </w:r>
      <w:r w:rsidR="00085AA7">
        <w:rPr>
          <w:rFonts w:ascii="Times New Roman" w:hAnsi="Times New Roman" w:cs="Times New Roman"/>
          <w:sz w:val="24"/>
          <w:szCs w:val="24"/>
        </w:rPr>
        <w:t xml:space="preserve"> As far as the shape of the sculpture was concerned, this particular sculpture actually had a negative shape and actual color of the material was used in this particular sculpture</w:t>
      </w:r>
      <w:r w:rsidR="003D5E83">
        <w:rPr>
          <w:rFonts w:ascii="Times New Roman" w:hAnsi="Times New Roman" w:cs="Times New Roman"/>
          <w:sz w:val="24"/>
          <w:szCs w:val="24"/>
        </w:rPr>
        <w:t xml:space="preserve"> </w:t>
      </w:r>
      <w:r w:rsidR="003D5E83">
        <w:rPr>
          <w:rFonts w:ascii="Times New Roman" w:hAnsi="Times New Roman" w:cs="Times New Roman"/>
          <w:sz w:val="24"/>
          <w:szCs w:val="24"/>
        </w:rPr>
        <w:fldChar w:fldCharType="begin"/>
      </w:r>
      <w:r w:rsidR="003D5E8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H2WEisD","properties":{"formattedCitation":"(Slobodkin)","plainCitation":"(Slobodkin)","noteIndex":0},"citationItems":[{"id":536,"uris":["http://zotero.org/users/local/jsvqEXt1/items/JF93NSLW"],"uri":["http://zotero.org/users/local/jsvqEXt1/items/JF93NSLW"],"itemData":{"id":536,"type":"book","title":"Sculpture: Principles and practice","publisher":"Courier Corporation","source":"Google Scholar","title-short":"Sculpture","author":[{"family":"Slobodkin","given":"Louis"}],"issued":{"date-parts":[["1973"]]}}}],"schema":"https://github.com/citation-style-language/schema/raw/master/csl-citation.json"} </w:instrText>
      </w:r>
      <w:r w:rsidR="003D5E83">
        <w:rPr>
          <w:rFonts w:ascii="Times New Roman" w:hAnsi="Times New Roman" w:cs="Times New Roman"/>
          <w:sz w:val="24"/>
          <w:szCs w:val="24"/>
        </w:rPr>
        <w:fldChar w:fldCharType="separate"/>
      </w:r>
      <w:r w:rsidR="003D5E83" w:rsidRPr="003D5E83">
        <w:rPr>
          <w:rFonts w:ascii="Times New Roman" w:hAnsi="Times New Roman" w:cs="Times New Roman"/>
          <w:sz w:val="24"/>
        </w:rPr>
        <w:t>(Slobodkin)</w:t>
      </w:r>
      <w:r w:rsidR="003D5E83">
        <w:rPr>
          <w:rFonts w:ascii="Times New Roman" w:hAnsi="Times New Roman" w:cs="Times New Roman"/>
          <w:sz w:val="24"/>
          <w:szCs w:val="24"/>
        </w:rPr>
        <w:fldChar w:fldCharType="end"/>
      </w:r>
      <w:r w:rsidR="00085AA7">
        <w:rPr>
          <w:rFonts w:ascii="Times New Roman" w:hAnsi="Times New Roman" w:cs="Times New Roman"/>
          <w:sz w:val="24"/>
          <w:szCs w:val="24"/>
        </w:rPr>
        <w:t>.</w:t>
      </w:r>
      <w:r w:rsidR="00403F86">
        <w:rPr>
          <w:rFonts w:ascii="Times New Roman" w:hAnsi="Times New Roman" w:cs="Times New Roman"/>
          <w:sz w:val="24"/>
          <w:szCs w:val="24"/>
        </w:rPr>
        <w:t xml:space="preserve"> Moreover, continuity can also be seen in Lee’s sculptures especially the one that caught my eye.</w:t>
      </w:r>
      <w:r w:rsidR="00240FB5">
        <w:rPr>
          <w:rFonts w:ascii="Times New Roman" w:hAnsi="Times New Roman" w:cs="Times New Roman"/>
          <w:sz w:val="24"/>
          <w:szCs w:val="24"/>
        </w:rPr>
        <w:t xml:space="preserve"> </w:t>
      </w:r>
      <w:r w:rsidR="003D5E83">
        <w:rPr>
          <w:rFonts w:ascii="Times New Roman" w:hAnsi="Times New Roman" w:cs="Times New Roman"/>
          <w:sz w:val="24"/>
          <w:szCs w:val="24"/>
        </w:rPr>
        <w:t>For</w:t>
      </w:r>
      <w:r w:rsidR="00240FB5">
        <w:rPr>
          <w:rFonts w:ascii="Times New Roman" w:hAnsi="Times New Roman" w:cs="Times New Roman"/>
          <w:sz w:val="24"/>
          <w:szCs w:val="24"/>
        </w:rPr>
        <w:t xml:space="preserve"> creating voids Lee used resorted to carving for subtraction of the material</w:t>
      </w:r>
      <w:r w:rsidR="007B0C81">
        <w:rPr>
          <w:rFonts w:ascii="Times New Roman" w:hAnsi="Times New Roman" w:cs="Times New Roman"/>
          <w:sz w:val="24"/>
          <w:szCs w:val="24"/>
        </w:rPr>
        <w:t xml:space="preserve"> and she removed material systematically from the outside in to create voids.</w:t>
      </w:r>
    </w:p>
    <w:p w14:paraId="7D63E142" w14:textId="7BC59D81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73859DE" w14:textId="77DC8B29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2D3AB37" w14:textId="6D5C389E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5F4E4DC" w14:textId="1EFC8F49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A11A24F" w14:textId="718C92C7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8E7D394" w14:textId="30ACB533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CB03699" w14:textId="3F2B79F4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1F24E8D" w14:textId="47BC2095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73AD82A" w14:textId="47837A2E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9F31606" w14:textId="1DA09975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02E014A" w14:textId="3FF45B5C" w:rsidR="00B14599" w:rsidRDefault="00B14599" w:rsidP="00D439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C61AC58" w14:textId="38FB1BE5" w:rsidR="00B14599" w:rsidRDefault="00B14599" w:rsidP="00B1459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14:paraId="559481C1" w14:textId="77777777" w:rsidR="00B14599" w:rsidRPr="00B14599" w:rsidRDefault="00B14599" w:rsidP="00B14599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14599">
        <w:rPr>
          <w:rFonts w:ascii="Times New Roman" w:hAnsi="Times New Roman" w:cs="Times New Roman"/>
          <w:sz w:val="24"/>
        </w:rPr>
        <w:t xml:space="preserve">Slobodkin, Louis. </w:t>
      </w:r>
      <w:r w:rsidRPr="00B14599">
        <w:rPr>
          <w:rFonts w:ascii="Times New Roman" w:hAnsi="Times New Roman" w:cs="Times New Roman"/>
          <w:i/>
          <w:iCs/>
          <w:sz w:val="24"/>
        </w:rPr>
        <w:t>Sculpture: Principles and Practice</w:t>
      </w:r>
      <w:r w:rsidRPr="00B14599">
        <w:rPr>
          <w:rFonts w:ascii="Times New Roman" w:hAnsi="Times New Roman" w:cs="Times New Roman"/>
          <w:sz w:val="24"/>
        </w:rPr>
        <w:t>. Courier Corporation, 1973.</w:t>
      </w:r>
    </w:p>
    <w:p w14:paraId="146A0220" w14:textId="3F38EA69" w:rsidR="00B14599" w:rsidRPr="00D43921" w:rsidRDefault="00B14599" w:rsidP="00B1459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14599" w:rsidRPr="00D43921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6FDD51" w14:textId="77777777" w:rsidR="00671BF2" w:rsidRDefault="00671BF2" w:rsidP="00267851">
      <w:pPr>
        <w:spacing w:after="0" w:line="240" w:lineRule="auto"/>
      </w:pPr>
      <w:r>
        <w:separator/>
      </w:r>
    </w:p>
  </w:endnote>
  <w:endnote w:type="continuationSeparator" w:id="0">
    <w:p w14:paraId="71318848" w14:textId="77777777" w:rsidR="00671BF2" w:rsidRDefault="00671BF2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BAFF3D" w14:textId="77777777" w:rsidR="00671BF2" w:rsidRDefault="00671BF2" w:rsidP="00267851">
      <w:pPr>
        <w:spacing w:after="0" w:line="240" w:lineRule="auto"/>
      </w:pPr>
      <w:r>
        <w:separator/>
      </w:r>
    </w:p>
  </w:footnote>
  <w:footnote w:type="continuationSeparator" w:id="0">
    <w:p w14:paraId="54DF252C" w14:textId="77777777" w:rsidR="00671BF2" w:rsidRDefault="00671BF2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65AEC1" w14:textId="71540361" w:rsidR="00267851" w:rsidRPr="00267851" w:rsidRDefault="00221797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Last 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5C5628">
      <w:rPr>
        <w:rFonts w:ascii="Times New Roman" w:hAnsi="Times New Roman" w:cs="Times New Roman"/>
        <w:noProof/>
        <w:sz w:val="24"/>
        <w:szCs w:val="24"/>
      </w:rPr>
      <w:t>6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5E1A0D" w14:textId="7C752E5D" w:rsidR="008B3B75" w:rsidRPr="008B3B75" w:rsidRDefault="00D43921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Last 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B3B75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C5628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177B"/>
    <w:rsid w:val="00024ABE"/>
    <w:rsid w:val="000711A2"/>
    <w:rsid w:val="0008177B"/>
    <w:rsid w:val="00085AA7"/>
    <w:rsid w:val="00086FDE"/>
    <w:rsid w:val="000B0338"/>
    <w:rsid w:val="000B30C1"/>
    <w:rsid w:val="000F3A40"/>
    <w:rsid w:val="00102F66"/>
    <w:rsid w:val="00121C9A"/>
    <w:rsid w:val="00132B78"/>
    <w:rsid w:val="00141074"/>
    <w:rsid w:val="00187C02"/>
    <w:rsid w:val="00221797"/>
    <w:rsid w:val="0023736C"/>
    <w:rsid w:val="00240FB5"/>
    <w:rsid w:val="00267851"/>
    <w:rsid w:val="00271F3A"/>
    <w:rsid w:val="002777E7"/>
    <w:rsid w:val="002C01EB"/>
    <w:rsid w:val="0038352D"/>
    <w:rsid w:val="00396E07"/>
    <w:rsid w:val="003C2B45"/>
    <w:rsid w:val="003C3B1A"/>
    <w:rsid w:val="003D5E83"/>
    <w:rsid w:val="00403F86"/>
    <w:rsid w:val="00471063"/>
    <w:rsid w:val="00473F69"/>
    <w:rsid w:val="00476C0A"/>
    <w:rsid w:val="004D4892"/>
    <w:rsid w:val="00527DF7"/>
    <w:rsid w:val="00550EFD"/>
    <w:rsid w:val="0057245F"/>
    <w:rsid w:val="005A1A77"/>
    <w:rsid w:val="005B734B"/>
    <w:rsid w:val="005C20F1"/>
    <w:rsid w:val="005C5628"/>
    <w:rsid w:val="005E0390"/>
    <w:rsid w:val="00671BF2"/>
    <w:rsid w:val="006F175C"/>
    <w:rsid w:val="007B0C81"/>
    <w:rsid w:val="007C1C60"/>
    <w:rsid w:val="007D710D"/>
    <w:rsid w:val="00812A71"/>
    <w:rsid w:val="00813AED"/>
    <w:rsid w:val="008A6D60"/>
    <w:rsid w:val="008B3B75"/>
    <w:rsid w:val="00923802"/>
    <w:rsid w:val="00941495"/>
    <w:rsid w:val="00960634"/>
    <w:rsid w:val="00997E30"/>
    <w:rsid w:val="009F5BB9"/>
    <w:rsid w:val="00A4374D"/>
    <w:rsid w:val="00A61F80"/>
    <w:rsid w:val="00AE2D95"/>
    <w:rsid w:val="00B14599"/>
    <w:rsid w:val="00B22BC7"/>
    <w:rsid w:val="00B405F9"/>
    <w:rsid w:val="00B73412"/>
    <w:rsid w:val="00B9361E"/>
    <w:rsid w:val="00B9485D"/>
    <w:rsid w:val="00BB16CC"/>
    <w:rsid w:val="00BC6300"/>
    <w:rsid w:val="00BE3B27"/>
    <w:rsid w:val="00C5356B"/>
    <w:rsid w:val="00C74D28"/>
    <w:rsid w:val="00C75C92"/>
    <w:rsid w:val="00C8278A"/>
    <w:rsid w:val="00CA2688"/>
    <w:rsid w:val="00CF0A51"/>
    <w:rsid w:val="00D43921"/>
    <w:rsid w:val="00D5076D"/>
    <w:rsid w:val="00D5273C"/>
    <w:rsid w:val="00D5779E"/>
    <w:rsid w:val="00D74986"/>
    <w:rsid w:val="00D923BB"/>
    <w:rsid w:val="00E01EE3"/>
    <w:rsid w:val="00E13964"/>
    <w:rsid w:val="00E63809"/>
    <w:rsid w:val="00EF1641"/>
    <w:rsid w:val="00F42017"/>
    <w:rsid w:val="00F55FC0"/>
    <w:rsid w:val="00F662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BA905A"/>
  <w15:docId w15:val="{E0DBBF47-1E2D-46F1-B8A9-3E805DB56B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Bibliography">
    <w:name w:val="Bibliography"/>
    <w:basedOn w:val="Normal"/>
    <w:next w:val="Normal"/>
    <w:uiPriority w:val="37"/>
    <w:unhideWhenUsed/>
    <w:rsid w:val="00B14599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0843782-1E80-487B-907C-04FEA9F298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19</Words>
  <Characters>296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2</cp:revision>
  <dcterms:created xsi:type="dcterms:W3CDTF">2019-06-25T06:42:00Z</dcterms:created>
  <dcterms:modified xsi:type="dcterms:W3CDTF">2019-06-25T0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8"&gt;&lt;session id="VFl5nBkx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